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4D5947BC" w:rsidR="004E3800"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Pr>
          <w:color w:val="000000"/>
        </w:rPr>
        <w:t xml:space="preserve">O próprio filho do florista assinala a falta de persuasão no seu discurso, reparando que o próprio protagonista não o acha credível. </w:t>
      </w:r>
      <w:r w:rsidR="004238D8">
        <w:rPr>
          <w:color w:val="000000"/>
        </w:rPr>
        <w:t xml:space="preserve">Esta dualidade de comportamentos que se autoanulam irá, porventura, contribuir para o desgaste total do personagem. </w:t>
      </w:r>
    </w:p>
    <w:p w14:paraId="7BAC1B33" w14:textId="62291324" w:rsidR="00F57558" w:rsidRPr="0001460F" w:rsidRDefault="00F57558" w:rsidP="0001460F">
      <w:pPr>
        <w:ind w:firstLine="720"/>
        <w:jc w:val="both"/>
        <w:rPr>
          <w:color w:val="000000"/>
        </w:rPr>
      </w:pPr>
      <w:r>
        <w:rPr>
          <w:color w:val="000000"/>
        </w:rPr>
        <w:t xml:space="preserve">Após a exibição do remorso experienciado pelo </w:t>
      </w:r>
      <w:proofErr w:type="spellStart"/>
      <w:r>
        <w:rPr>
          <w:color w:val="000000"/>
        </w:rPr>
        <w:t>FLOURIST’s</w:t>
      </w:r>
      <w:proofErr w:type="spellEnd"/>
      <w:r>
        <w:rPr>
          <w:color w:val="000000"/>
        </w:rPr>
        <w:t xml:space="preserve"> SON por considerar ter abandonado o seu ancestral, o mesmo muda drasticamente de assunto (pelo menos, à primeira vista), retomando o diálogo ao, desta vez, concentrar-se num outro sujeito – a sua filha</w:t>
      </w:r>
      <w:r w:rsidR="00821F0E">
        <w:rPr>
          <w:color w:val="000000"/>
        </w:rPr>
        <w:t xml:space="preserve"> – o que leva à especulação do próprio conter uma personalidade ansiosa e volátil, dada a rapidez com que surgem os seus pensamentos e é efetuada a sua transição. </w:t>
      </w:r>
      <w:r w:rsidR="00FF498F">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Pr>
          <w:color w:val="000000"/>
        </w:rPr>
        <w:t xml:space="preserve">E, entretanto, num dado momento, afirma ter esperança de que as aulas de japonês da </w:t>
      </w:r>
      <w:r w:rsidR="001504E4">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Pr>
          <w:color w:val="000000"/>
        </w:rPr>
        <w:t>FLOURIST’s</w:t>
      </w:r>
      <w:proofErr w:type="spellEnd"/>
      <w:r w:rsidR="001504E4">
        <w:rPr>
          <w:color w:val="000000"/>
        </w:rPr>
        <w:t xml:space="preserve"> SON é pai da TEENAGE GIRL do dia anterior; a propósito, existe ao longo da interação outro indício do possível envolvimento familiar entre as duas personagens secundárias – a </w:t>
      </w:r>
      <w:r w:rsidR="008C33D1">
        <w:rPr>
          <w:color w:val="000000"/>
        </w:rPr>
        <w:t>alusão</w:t>
      </w:r>
      <w:r w:rsidR="001504E4">
        <w:rPr>
          <w:color w:val="000000"/>
        </w:rPr>
        <w:t xml:space="preserve"> à expressão “</w:t>
      </w:r>
      <w:proofErr w:type="spellStart"/>
      <w:r w:rsidR="001504E4">
        <w:rPr>
          <w:color w:val="000000"/>
        </w:rPr>
        <w:t>onegai</w:t>
      </w:r>
      <w:proofErr w:type="spellEnd"/>
      <w:r w:rsidR="001504E4">
        <w:rPr>
          <w:color w:val="000000"/>
        </w:rPr>
        <w:t>”, uma palavra japonesa usada pelo protagonista no sentido de implorar o outro a não desistir da sua descendente</w:t>
      </w:r>
      <w:r w:rsidR="008C33D1">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tratarem-se da mesma pessoa.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w:t>
      </w:r>
      <w:r w:rsidR="00142419" w:rsidRPr="00C17656">
        <w:rPr>
          <w:color w:val="000000"/>
        </w:rPr>
        <w:lastRenderedPageBreak/>
        <w:t xml:space="preserve">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lastRenderedPageBreak/>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9E184" w14:textId="77777777" w:rsidR="005F7A4F" w:rsidRPr="00C17656" w:rsidRDefault="005F7A4F" w:rsidP="00EC425A">
      <w:pPr>
        <w:spacing w:after="0" w:line="240" w:lineRule="auto"/>
      </w:pPr>
      <w:r w:rsidRPr="00C17656">
        <w:separator/>
      </w:r>
    </w:p>
  </w:endnote>
  <w:endnote w:type="continuationSeparator" w:id="0">
    <w:p w14:paraId="0CA4FEF4" w14:textId="77777777" w:rsidR="005F7A4F" w:rsidRPr="00C17656" w:rsidRDefault="005F7A4F"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4C190" w14:textId="77777777" w:rsidR="005F7A4F" w:rsidRPr="00C17656" w:rsidRDefault="005F7A4F" w:rsidP="00EC425A">
      <w:pPr>
        <w:spacing w:after="0" w:line="240" w:lineRule="auto"/>
      </w:pPr>
      <w:r w:rsidRPr="00C17656">
        <w:separator/>
      </w:r>
    </w:p>
  </w:footnote>
  <w:footnote w:type="continuationSeparator" w:id="0">
    <w:p w14:paraId="5E84AC59" w14:textId="77777777" w:rsidR="005F7A4F" w:rsidRPr="00C17656" w:rsidRDefault="005F7A4F"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A4F"/>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9D5"/>
    <w:rsid w:val="007E4C33"/>
    <w:rsid w:val="007E4F15"/>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EF5A78"/>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5</TotalTime>
  <Pages>63</Pages>
  <Words>26591</Words>
  <Characters>151573</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0</cp:revision>
  <dcterms:created xsi:type="dcterms:W3CDTF">2023-09-26T18:50:00Z</dcterms:created>
  <dcterms:modified xsi:type="dcterms:W3CDTF">2023-09-3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